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AF3B8" w14:textId="5F5EB936" w:rsidR="006B200A" w:rsidRDefault="006B200A">
      <w:pPr>
        <w:rPr>
          <w:b/>
          <w:bCs/>
        </w:rPr>
      </w:pPr>
      <w:r>
        <w:rPr>
          <w:b/>
          <w:bCs/>
        </w:rPr>
        <w:t>Tytuł pracy:</w:t>
      </w:r>
    </w:p>
    <w:p w14:paraId="4FF43DE8" w14:textId="686E10AA" w:rsidR="006B200A" w:rsidRPr="006B200A" w:rsidRDefault="006B200A">
      <w:r w:rsidRPr="006B200A">
        <w:t>Wykorzystanie metod uczenia maszynowego do klasyfikacji znaków drogowych</w:t>
      </w:r>
      <w:r w:rsidR="00E77FB9">
        <w:t>.</w:t>
      </w:r>
    </w:p>
    <w:p w14:paraId="5256CB0C" w14:textId="1B156C5D" w:rsidR="006B200A" w:rsidRDefault="006B200A">
      <w:r w:rsidRPr="006B200A">
        <w:rPr>
          <w:b/>
          <w:bCs/>
        </w:rPr>
        <w:t>Cel pracy:</w:t>
      </w:r>
      <w:r>
        <w:t xml:space="preserve"> </w:t>
      </w:r>
    </w:p>
    <w:p w14:paraId="10F1860A" w14:textId="61824A68" w:rsidR="00721657" w:rsidRDefault="006B200A">
      <w:r>
        <w:t xml:space="preserve">Stworzenie modeli potrafiących </w:t>
      </w:r>
      <w:r w:rsidR="0064602D">
        <w:t xml:space="preserve">dobrze </w:t>
      </w:r>
      <w:r>
        <w:t>rozpoznawać znaki drogowe</w:t>
      </w:r>
      <w:r w:rsidR="00E77FB9">
        <w:t>.</w:t>
      </w:r>
    </w:p>
    <w:p w14:paraId="4B5B4E2D" w14:textId="66B87348" w:rsidR="006B200A" w:rsidRDefault="006B200A">
      <w:pPr>
        <w:rPr>
          <w:b/>
          <w:bCs/>
        </w:rPr>
      </w:pPr>
      <w:r w:rsidRPr="006B200A">
        <w:rPr>
          <w:b/>
          <w:bCs/>
        </w:rPr>
        <w:t>Opis problemu</w:t>
      </w:r>
      <w:r>
        <w:rPr>
          <w:b/>
          <w:bCs/>
        </w:rPr>
        <w:t>:</w:t>
      </w:r>
    </w:p>
    <w:p w14:paraId="4D2B8EE3" w14:textId="1B9D6509" w:rsidR="006B200A" w:rsidRPr="006B200A" w:rsidRDefault="006B200A">
      <w:r>
        <w:t>Wraz z rozwojem pojazdów autonomicznych, coraz ważniejszą rolę</w:t>
      </w:r>
      <w:r w:rsidR="00ED7F71">
        <w:t xml:space="preserve"> w przemyśle motoryzacyjnym</w:t>
      </w:r>
      <w:r>
        <w:t xml:space="preserve"> odgrywa</w:t>
      </w:r>
      <w:r w:rsidR="00ED7F71">
        <w:t>ją metody uczenia maszynowego i sztuczna inteligencja. Jednym z takich obszarów jest między innymi rozpoznawanie znaków drogowych, będące niezbędną umiejętnością takich pojazdów do samodzielnego poruszania się po drodze.</w:t>
      </w:r>
    </w:p>
    <w:p w14:paraId="1CBA7C37" w14:textId="3E5AA4F7" w:rsidR="006B200A" w:rsidRDefault="00E61DCB">
      <w:pPr>
        <w:rPr>
          <w:b/>
          <w:bCs/>
        </w:rPr>
      </w:pPr>
      <w:r>
        <w:rPr>
          <w:b/>
          <w:bCs/>
        </w:rPr>
        <w:t>Dlaczego problem jest ważny?</w:t>
      </w:r>
    </w:p>
    <w:p w14:paraId="3032A526" w14:textId="7C145819" w:rsidR="00E61DCB" w:rsidRDefault="00E61DCB">
      <w:r>
        <w:t xml:space="preserve">Jest to jeden z </w:t>
      </w:r>
      <w:r w:rsidRPr="00E61DCB">
        <w:t>decydujący</w:t>
      </w:r>
      <w:r>
        <w:t>ch</w:t>
      </w:r>
      <w:r w:rsidRPr="00E61DCB">
        <w:t xml:space="preserve"> krok</w:t>
      </w:r>
      <w:r>
        <w:t>ów</w:t>
      </w:r>
      <w:r w:rsidRPr="00E61DCB">
        <w:t xml:space="preserve"> dla zapewnienia</w:t>
      </w:r>
      <w:r>
        <w:t>/ zwiększenia</w:t>
      </w:r>
      <w:r w:rsidRPr="00E61DCB">
        <w:t xml:space="preserve"> bezpieczeństwa </w:t>
      </w:r>
      <w:r>
        <w:t>na drogach</w:t>
      </w:r>
      <w:r w:rsidR="0043394E" w:rsidRPr="00B702EB">
        <w:rPr>
          <w:rStyle w:val="FootnoteReference"/>
        </w:rPr>
        <w:footnoteReference w:id="1"/>
      </w:r>
      <w:r w:rsidR="0043394E" w:rsidRPr="00B702EB">
        <w:rPr>
          <w:rStyle w:val="FootnoteReference"/>
        </w:rPr>
        <w:footnoteReference w:id="2"/>
      </w:r>
      <w:r w:rsidR="00DF53D3">
        <w:t xml:space="preserve">. Co więcej jest także kluczowym elementem zaawansowanych systemów wspomagających kierowcę </w:t>
      </w:r>
      <w:r w:rsidR="00DF53D3" w:rsidRPr="00B702EB">
        <w:rPr>
          <w:rStyle w:val="FootnoteReference"/>
        </w:rPr>
        <w:footnoteReference w:id="3"/>
      </w:r>
      <w:r w:rsidR="00DF53D3">
        <w:t>, a także niezbędnym wyposażeniem, kiedy myślimy o stworzeniu autonomicznych pojazdów, mogących samodzielnie poruszać się po drodze</w:t>
      </w:r>
      <w:r w:rsidR="00DF53D3" w:rsidRPr="00B702EB">
        <w:rPr>
          <w:rStyle w:val="FootnoteReference"/>
        </w:rPr>
        <w:footnoteReference w:id="4"/>
      </w:r>
      <w:r w:rsidR="00DF53D3" w:rsidRPr="00B702EB">
        <w:rPr>
          <w:rStyle w:val="FootnoteReference"/>
        </w:rPr>
        <w:footnoteReference w:id="5"/>
      </w:r>
      <w:r w:rsidR="0064602D" w:rsidRPr="00B702EB">
        <w:rPr>
          <w:rStyle w:val="FootnoteReference"/>
        </w:rPr>
        <w:footnoteReference w:id="6"/>
      </w:r>
      <w:r w:rsidR="00DF53D3">
        <w:t>.</w:t>
      </w:r>
    </w:p>
    <w:p w14:paraId="201FC602" w14:textId="620EB0EA" w:rsidR="00292B19" w:rsidRPr="00292B19" w:rsidRDefault="00840FF2">
      <w:pPr>
        <w:rPr>
          <w:b/>
          <w:bCs/>
        </w:rPr>
      </w:pPr>
      <w:r>
        <w:rPr>
          <w:b/>
          <w:bCs/>
        </w:rPr>
        <w:t>Zbiory danych</w:t>
      </w:r>
    </w:p>
    <w:p w14:paraId="7672EA5F" w14:textId="678F8A4B" w:rsidR="00EF7BE1" w:rsidRDefault="00EF7BE1">
      <w:r>
        <w:t>Zbiorów jest wiele. Przykładow</w:t>
      </w:r>
      <w:r w:rsidR="006D6A2E">
        <w:t>e</w:t>
      </w:r>
      <w:r>
        <w:t>:</w:t>
      </w:r>
    </w:p>
    <w:p w14:paraId="38013807" w14:textId="681E788C" w:rsidR="00EF7BE1" w:rsidRDefault="00000000">
      <w:hyperlink r:id="rId6" w:history="1">
        <w:r w:rsidR="00EF7BE1" w:rsidRPr="009F2E50">
          <w:rPr>
            <w:rStyle w:val="Hyperlink"/>
          </w:rPr>
          <w:t>http://www.nlpr.ia.ac.cn/pal/trafficdata/recognition.html</w:t>
        </w:r>
      </w:hyperlink>
    </w:p>
    <w:p w14:paraId="49DFAAB5" w14:textId="216EFF0B" w:rsidR="00EF7BE1" w:rsidRDefault="00000000">
      <w:hyperlink r:id="rId7" w:history="1">
        <w:r w:rsidR="00EF7BE1" w:rsidRPr="009F2E50">
          <w:rPr>
            <w:rStyle w:val="Hyperlink"/>
          </w:rPr>
          <w:t>https://www.kaggle.com/datasets/andrewmvd/road-sign-detection</w:t>
        </w:r>
      </w:hyperlink>
    </w:p>
    <w:p w14:paraId="5D81BAF8" w14:textId="386D8EFC" w:rsidR="00EF7BE1" w:rsidRDefault="00000000">
      <w:hyperlink r:id="rId8" w:history="1">
        <w:r w:rsidR="00EF7BE1" w:rsidRPr="009F2E50">
          <w:rPr>
            <w:rStyle w:val="Hyperlink"/>
          </w:rPr>
          <w:t>https://www.kaggle.com/datasets/meowmeowmeowmeowmeow/gtsrb-german-traffic-sign</w:t>
        </w:r>
      </w:hyperlink>
    </w:p>
    <w:p w14:paraId="59CFF555" w14:textId="36DE659B" w:rsidR="00EF7BE1" w:rsidRDefault="00EF7BE1"/>
    <w:p w14:paraId="0CECB172" w14:textId="77777777" w:rsidR="00EF7BE1" w:rsidRDefault="00EF7BE1">
      <w:r>
        <w:br w:type="page"/>
      </w:r>
    </w:p>
    <w:p w14:paraId="413C06D1" w14:textId="50CF8C0C" w:rsidR="00EF7BE1" w:rsidRPr="00EF7BE1" w:rsidRDefault="00EF7BE1">
      <w:pPr>
        <w:rPr>
          <w:b/>
          <w:bCs/>
        </w:rPr>
      </w:pPr>
      <w:r w:rsidRPr="00EF7BE1">
        <w:rPr>
          <w:b/>
          <w:bCs/>
        </w:rPr>
        <w:lastRenderedPageBreak/>
        <w:t>Bibliografia</w:t>
      </w:r>
    </w:p>
    <w:p w14:paraId="715CC594" w14:textId="77777777" w:rsidR="00EF7BE1" w:rsidRPr="00EF7BE1" w:rsidRDefault="00EF7BE1" w:rsidP="00EF7BE1">
      <w:pPr>
        <w:pStyle w:val="Bibliography"/>
        <w:rPr>
          <w:rFonts w:ascii="Calibri" w:hAnsi="Calibri" w:cs="Calibri"/>
          <w:lang w:val="en-US"/>
        </w:rPr>
      </w:pPr>
      <w:r>
        <w:fldChar w:fldCharType="begin"/>
      </w:r>
      <w:r w:rsidRPr="006D6A2E">
        <w:instrText xml:space="preserve"> ADDIN ZOTERO_BIBL {"uncited":[],"omitted":[],"custom":[]} CSL_BIBLIOGRAPHY </w:instrText>
      </w:r>
      <w:r>
        <w:fldChar w:fldCharType="separate"/>
      </w:r>
      <w:r w:rsidRPr="006D6A2E">
        <w:rPr>
          <w:rFonts w:ascii="Calibri" w:hAnsi="Calibri" w:cs="Calibri"/>
        </w:rPr>
        <w:t xml:space="preserve">Fu, Meng-Yin, i Yuan-Shui Huang. </w:t>
      </w:r>
      <w:r w:rsidRPr="00EF7BE1">
        <w:rPr>
          <w:rFonts w:ascii="Calibri" w:hAnsi="Calibri" w:cs="Calibri"/>
          <w:lang w:val="en-US"/>
        </w:rPr>
        <w:t xml:space="preserve">„A survey of traffic sign recognition”. W </w:t>
      </w:r>
      <w:r w:rsidRPr="00EF7BE1">
        <w:rPr>
          <w:rFonts w:ascii="Calibri" w:hAnsi="Calibri" w:cs="Calibri"/>
          <w:i/>
          <w:iCs/>
          <w:lang w:val="en-US"/>
        </w:rPr>
        <w:t>2010 International Conference on Wavelet Analysis and Pattern Recognition</w:t>
      </w:r>
      <w:r w:rsidRPr="00EF7BE1">
        <w:rPr>
          <w:rFonts w:ascii="Calibri" w:hAnsi="Calibri" w:cs="Calibri"/>
          <w:lang w:val="en-US"/>
        </w:rPr>
        <w:t>, 119–24, 2010. https://doi.org/10.1109/ICWAPR.2010.5576425.</w:t>
      </w:r>
    </w:p>
    <w:p w14:paraId="0F14BF6C" w14:textId="77777777" w:rsidR="00EF7BE1" w:rsidRPr="00EF7BE1" w:rsidRDefault="00EF7BE1" w:rsidP="00EF7BE1">
      <w:pPr>
        <w:pStyle w:val="Bibliography"/>
        <w:rPr>
          <w:rFonts w:ascii="Calibri" w:hAnsi="Calibri" w:cs="Calibri"/>
          <w:lang w:val="en-US"/>
        </w:rPr>
      </w:pPr>
      <w:r w:rsidRPr="00EF7BE1">
        <w:rPr>
          <w:rFonts w:ascii="Calibri" w:hAnsi="Calibri" w:cs="Calibri"/>
          <w:lang w:val="en-US"/>
        </w:rPr>
        <w:t xml:space="preserve">Satılmış, Yusuf, Furkan Tufan, Muhammed Şara, Münir Karslı, Süleyman Eken, i Ahmet Sayar. „CNN Based Traffic Sign Recognition for Mini Autonomous Vehicles”. W </w:t>
      </w:r>
      <w:r w:rsidRPr="00EF7BE1">
        <w:rPr>
          <w:rFonts w:ascii="Calibri" w:hAnsi="Calibri" w:cs="Calibri"/>
          <w:i/>
          <w:iCs/>
          <w:lang w:val="en-US"/>
        </w:rPr>
        <w:t>Information Systems Architecture and Technology: Proceedings of 39th International Conference on Information Systems Architecture and Technology – ISAT 2018</w:t>
      </w:r>
      <w:r w:rsidRPr="00EF7BE1">
        <w:rPr>
          <w:rFonts w:ascii="Calibri" w:hAnsi="Calibri" w:cs="Calibri"/>
          <w:lang w:val="en-US"/>
        </w:rPr>
        <w:t>, zredagowane przez Jerzy Świątek, Leszek Borzemski, i Zofia Wilimowska, 85–94. Advances in Intelligent Systems and Computing. Cham: Springer International Publishing, 2019. https://doi.org/10.1007/978-3-319-99996-8_8.</w:t>
      </w:r>
    </w:p>
    <w:p w14:paraId="2A004111" w14:textId="77777777" w:rsidR="00EF7BE1" w:rsidRPr="00EF7BE1" w:rsidRDefault="00EF7BE1" w:rsidP="00EF7BE1">
      <w:pPr>
        <w:pStyle w:val="Bibliography"/>
        <w:rPr>
          <w:rFonts w:ascii="Calibri" w:hAnsi="Calibri" w:cs="Calibri"/>
          <w:lang w:val="en-US"/>
        </w:rPr>
      </w:pPr>
      <w:r w:rsidRPr="00EF7BE1">
        <w:rPr>
          <w:rFonts w:ascii="Calibri" w:hAnsi="Calibri" w:cs="Calibri"/>
          <w:lang w:val="en-US"/>
        </w:rPr>
        <w:t xml:space="preserve">Wahyono, Laksono Kurnianggoro, Joko Hariyono, i Kang-Hyun Jo. „Traffic sign recognition system for autonomous vehicle using cascade SVM classifier”. W </w:t>
      </w:r>
      <w:r w:rsidRPr="00EF7BE1">
        <w:rPr>
          <w:rFonts w:ascii="Calibri" w:hAnsi="Calibri" w:cs="Calibri"/>
          <w:i/>
          <w:iCs/>
          <w:lang w:val="en-US"/>
        </w:rPr>
        <w:t>IECON 2014 - 40th Annual Conference of the IEEE Industrial Electronics Society</w:t>
      </w:r>
      <w:r w:rsidRPr="00EF7BE1">
        <w:rPr>
          <w:rFonts w:ascii="Calibri" w:hAnsi="Calibri" w:cs="Calibri"/>
          <w:lang w:val="en-US"/>
        </w:rPr>
        <w:t>, 4081–86, 2014. https://doi.org/10.1109/IECON.2014.7049114.</w:t>
      </w:r>
    </w:p>
    <w:p w14:paraId="66CCF0CE" w14:textId="77777777" w:rsidR="00EF7BE1" w:rsidRPr="00EF7BE1" w:rsidRDefault="00EF7BE1" w:rsidP="00EF7BE1">
      <w:pPr>
        <w:pStyle w:val="Bibliography"/>
        <w:rPr>
          <w:rFonts w:ascii="Calibri" w:hAnsi="Calibri" w:cs="Calibri"/>
        </w:rPr>
      </w:pPr>
      <w:r w:rsidRPr="00EF7BE1">
        <w:rPr>
          <w:rFonts w:ascii="Calibri" w:hAnsi="Calibri" w:cs="Calibri"/>
          <w:lang w:val="en-US"/>
        </w:rPr>
        <w:t xml:space="preserve">Wali, Safat. „Comparative Survey on Traffic Sign Detection and Recognition: A Review”. </w:t>
      </w:r>
      <w:r w:rsidRPr="00EF7BE1">
        <w:rPr>
          <w:rFonts w:ascii="Calibri" w:hAnsi="Calibri" w:cs="Calibri"/>
          <w:i/>
          <w:iCs/>
        </w:rPr>
        <w:t>PRZEGLĄD ELEKTROTECHNICZNY</w:t>
      </w:r>
      <w:r w:rsidRPr="00EF7BE1">
        <w:rPr>
          <w:rFonts w:ascii="Calibri" w:hAnsi="Calibri" w:cs="Calibri"/>
        </w:rPr>
        <w:t xml:space="preserve"> 1, nr 12 (5 grudzień 2015): 40–44. https://doi.org/10.15199/48.2015.12.08.</w:t>
      </w:r>
    </w:p>
    <w:p w14:paraId="5F3F018D" w14:textId="77777777" w:rsidR="00EF7BE1" w:rsidRPr="00EF7BE1" w:rsidRDefault="00EF7BE1" w:rsidP="00EF7BE1">
      <w:pPr>
        <w:pStyle w:val="Bibliography"/>
        <w:rPr>
          <w:rFonts w:ascii="Calibri" w:hAnsi="Calibri" w:cs="Calibri"/>
          <w:lang w:val="en-US"/>
        </w:rPr>
      </w:pPr>
      <w:r w:rsidRPr="00EF7BE1">
        <w:rPr>
          <w:rFonts w:ascii="Calibri" w:hAnsi="Calibri" w:cs="Calibri"/>
        </w:rPr>
        <w:t xml:space="preserve">Zaklouta, Fatin, i Bogdan Stanciulescu. </w:t>
      </w:r>
      <w:r w:rsidRPr="00EF7BE1">
        <w:rPr>
          <w:rFonts w:ascii="Calibri" w:hAnsi="Calibri" w:cs="Calibri"/>
          <w:lang w:val="en-US"/>
        </w:rPr>
        <w:t xml:space="preserve">„Real-Time Traffic Sign Recognition in Three Stages”. </w:t>
      </w:r>
      <w:r w:rsidRPr="00EF7BE1">
        <w:rPr>
          <w:rFonts w:ascii="Calibri" w:hAnsi="Calibri" w:cs="Calibri"/>
          <w:i/>
          <w:iCs/>
          <w:lang w:val="en-US"/>
        </w:rPr>
        <w:t>Robotics and Autonomous Systems</w:t>
      </w:r>
      <w:r w:rsidRPr="00EF7BE1">
        <w:rPr>
          <w:rFonts w:ascii="Calibri" w:hAnsi="Calibri" w:cs="Calibri"/>
          <w:lang w:val="en-US"/>
        </w:rPr>
        <w:t>, New Boundaries of Robotics, 62, nr 1 (1 styczeń 2014): 16–24. https://doi.org/10.1016/j.robot.2012.07.019.</w:t>
      </w:r>
    </w:p>
    <w:p w14:paraId="0F2B5B96" w14:textId="77777777" w:rsidR="00EF7BE1" w:rsidRPr="00EF7BE1" w:rsidRDefault="00EF7BE1" w:rsidP="00EF7BE1">
      <w:pPr>
        <w:pStyle w:val="Bibliography"/>
        <w:rPr>
          <w:rFonts w:ascii="Calibri" w:hAnsi="Calibri" w:cs="Calibri"/>
          <w:lang w:val="en-US"/>
        </w:rPr>
      </w:pPr>
      <w:r w:rsidRPr="00EF7BE1">
        <w:rPr>
          <w:rFonts w:ascii="Calibri" w:hAnsi="Calibri" w:cs="Calibri"/>
          <w:lang w:val="en-US"/>
        </w:rPr>
        <w:t xml:space="preserve">Zang, Di, Zhihua Wei, Maomao Bao, Jiujun Cheng, Dongdong Zhang, Keshuang Tang, i Xin Li. „Deep Learning–Based Traffic Sign Recognition for Unmanned Autonomous Vehicles”. </w:t>
      </w:r>
      <w:r w:rsidRPr="00EF7BE1">
        <w:rPr>
          <w:rFonts w:ascii="Calibri" w:hAnsi="Calibri" w:cs="Calibri"/>
          <w:i/>
          <w:iCs/>
          <w:lang w:val="en-US"/>
        </w:rPr>
        <w:t>Proceedings of the Institution of Mechanical Engineers, Part I: Journal of Systems and Control Engineering</w:t>
      </w:r>
      <w:r w:rsidRPr="00EF7BE1">
        <w:rPr>
          <w:rFonts w:ascii="Calibri" w:hAnsi="Calibri" w:cs="Calibri"/>
          <w:lang w:val="en-US"/>
        </w:rPr>
        <w:t xml:space="preserve"> 232, nr 5 (1 maj 2018): 497–505. https://doi.org/10.1177/0959651818758865.</w:t>
      </w:r>
    </w:p>
    <w:p w14:paraId="453C869F" w14:textId="6F052D71" w:rsidR="00EF7BE1" w:rsidRPr="0064602D" w:rsidRDefault="00EF7BE1">
      <w:r>
        <w:fldChar w:fldCharType="end"/>
      </w:r>
    </w:p>
    <w:sectPr w:rsidR="00EF7BE1" w:rsidRPr="0064602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3DAC3C" w14:textId="77777777" w:rsidR="00F3514F" w:rsidRDefault="00F3514F" w:rsidP="00E61DCB">
      <w:pPr>
        <w:spacing w:after="0" w:line="240" w:lineRule="auto"/>
      </w:pPr>
      <w:r>
        <w:separator/>
      </w:r>
    </w:p>
  </w:endnote>
  <w:endnote w:type="continuationSeparator" w:id="0">
    <w:p w14:paraId="303DA52B" w14:textId="77777777" w:rsidR="00F3514F" w:rsidRDefault="00F3514F" w:rsidP="00E61D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BC16AF" w14:textId="77777777" w:rsidR="00F3514F" w:rsidRDefault="00F3514F" w:rsidP="00E61DCB">
      <w:pPr>
        <w:spacing w:after="0" w:line="240" w:lineRule="auto"/>
      </w:pPr>
      <w:r>
        <w:separator/>
      </w:r>
    </w:p>
  </w:footnote>
  <w:footnote w:type="continuationSeparator" w:id="0">
    <w:p w14:paraId="279A16ED" w14:textId="77777777" w:rsidR="00F3514F" w:rsidRDefault="00F3514F" w:rsidP="00E61DCB">
      <w:pPr>
        <w:spacing w:after="0" w:line="240" w:lineRule="auto"/>
      </w:pPr>
      <w:r>
        <w:continuationSeparator/>
      </w:r>
    </w:p>
  </w:footnote>
  <w:footnote w:id="1">
    <w:p w14:paraId="4D94ED25" w14:textId="1B070136" w:rsidR="0043394E" w:rsidRPr="0043394E" w:rsidRDefault="0043394E">
      <w:pPr>
        <w:pStyle w:val="FootnoteText"/>
        <w:rPr>
          <w:lang w:val="en-US"/>
        </w:rPr>
      </w:pPr>
      <w:r w:rsidRPr="00B702EB">
        <w:rPr>
          <w:rStyle w:val="FootnoteReference"/>
        </w:rPr>
        <w:footnoteRef/>
      </w:r>
      <w:r w:rsidRPr="0043394E">
        <w:rPr>
          <w:lang w:val="en-US"/>
        </w:rPr>
        <w:t xml:space="preserve"> </w:t>
      </w:r>
      <w:r>
        <w:fldChar w:fldCharType="begin"/>
      </w:r>
      <w:r w:rsidRPr="0043394E">
        <w:rPr>
          <w:lang w:val="en-US"/>
        </w:rPr>
        <w:instrText xml:space="preserve"> ADDIN ZOTERO_ITEM CSL_CITATION {"citationID":"1Bnt3Rg3","properties":{"formattedCitation":"Wali, \\uc0\\u8222{}Comparative Survey on Traffic Sign Detection and Recognition\\uc0\\u8221{}.","plainCitation":"Wali, „Comparative Survey on Traffic Sign Detection and Recognition”.","noteIndex":1},"citationItems":[{"id":81,"uris":["http://zotero.org/users/7955442/items/243KZ6EH"],"uri":["http://zotero.org/users/7955442/items/243KZ6EH"],"itemData":{"id":81,"type":"article-journal","abstract":"Developing real-time Advanced Driver Assistance Systems (ADAS) based on video aiming to extract reliable vehicle state information has attracted a lot of attention during the past decades. This ADAS system includes inter-vehicle communication, driver behavioral monitoring, and human-machine interactions. In these systems, robust and reliable traffic sign detection and recognition (TSDR) technique is a critical step for ensuring vehicle safety. This paper provides a comprehensive survey on traffic sign detection and recognition system based on image and video data. Our main focus is to present the current trends and challenges in the field of developing an efficient TSDR system followed by a detail comparative study between different renowned methods used by various researchers. Finally, conclusion followed by some future suggestion is provided to develop an efficient TSDR system is provided. This survey will hopefully lead to develop an effective traffic sign detection and recognition system which will ensure driver safety in future.","container-title":"PRZEGLĄD ELEKTROTECHNICZNY","DOI":"10.15199/48.2015.12.08","ISSN":"0033-2097","issue":"12","journalAbbreviation":"ELECTROTECHNICAL REVIEW","language":"en","page":"40-44","source":"DOI.org (Crossref)","title":"Comparative Survey on Traffic Sign Detection and Recognition: a Review","title-short":"Comparative Survey on Traffic Sign Detection and Recognition","volume":"1","author":[{"family":"Wali","given":"Safat"}],"issued":{"date-parts":[["2015",12,5]]}}}],"schema":"https://github.com/citation-style-language/schema/raw/master/csl-citation.json"} </w:instrText>
      </w:r>
      <w:r>
        <w:fldChar w:fldCharType="separate"/>
      </w:r>
      <w:r w:rsidRPr="0043394E">
        <w:rPr>
          <w:rFonts w:ascii="Calibri" w:hAnsi="Calibri" w:cs="Calibri"/>
          <w:szCs w:val="24"/>
          <w:lang w:val="en-US"/>
        </w:rPr>
        <w:t>Wali, „Comparative Survey on Traffic Sign Detection and Recognition”.</w:t>
      </w:r>
      <w:r>
        <w:fldChar w:fldCharType="end"/>
      </w:r>
    </w:p>
  </w:footnote>
  <w:footnote w:id="2">
    <w:p w14:paraId="2C9ADFC5" w14:textId="3F435E5A" w:rsidR="0043394E" w:rsidRPr="0043394E" w:rsidRDefault="0043394E">
      <w:pPr>
        <w:pStyle w:val="FootnoteText"/>
        <w:rPr>
          <w:lang w:val="en-US"/>
        </w:rPr>
      </w:pPr>
      <w:r w:rsidRPr="00B702EB">
        <w:rPr>
          <w:rStyle w:val="FootnoteReference"/>
        </w:rPr>
        <w:footnoteRef/>
      </w:r>
      <w:r w:rsidRPr="0043394E">
        <w:rPr>
          <w:lang w:val="en-US"/>
        </w:rPr>
        <w:t xml:space="preserve"> </w:t>
      </w:r>
      <w:r>
        <w:fldChar w:fldCharType="begin"/>
      </w:r>
      <w:r w:rsidRPr="0043394E">
        <w:rPr>
          <w:lang w:val="en-US"/>
        </w:rPr>
        <w:instrText xml:space="preserve"> ADDIN ZOTERO_ITEM CSL_CITATION {"citationID":"cv0Ve9XS","properties":{"formattedCitation":"Fu i Huang, \\uc0\\u8222{}A survey of traffic sign recognition\\uc0\\u8221{}.","plainCitation":"Fu i Huang, „A survey of traffic sign recognition”.","noteIndex":2},"citationItems":[{"id":83,"uris":["http://zotero.org/users/7955442/items/QEM8D8DX"],"uri":["http://zotero.org/users/7955442/items/QEM8D8DX"],"itemData":{"id":83,"type":"paper-conference","abstract":"Advanced Driver Assistance Systems (ADAS) refer to various high-tech in-vehicle systems that are designed to increase road traffic safety by helping drivers gain better awareness of the road and its potential hazards as well as other drivers around them. The design of traffic sign recognition, one important subsystem of ADAS, has been a challenge problem for many years and hence become an important and active research topic in the area of intelligent transport systems. The realization of a real-time traffic sign recognition system is usually divided into three stages: detection, tracking and classification. This paper introduces the main difficulties in road sign recognition and briefly surveys the state-of-the-art technologies in this field with further discussions on the potential trend of development of road sign recognition.","container-title":"2010 International Conference on Wavelet Analysis and Pattern Recognition","DOI":"10.1109/ICWAPR.2010.5576425","event":"2010 International Conference on Wavelet Analysis and Pattern Recognition","note":"ISSN: 2158-5709","page":"119-124","source":"IEEE Xplore","title":"A survey of traffic sign recognition","author":[{"family":"Fu","given":"Meng-Yin"},{"family":"Huang","given":"Yuan-Shui"}],"issued":{"date-parts":[["2010",7]]}}}],"schema":"https://github.com/citation-style-language/schema/raw/master/csl-citation.json"} </w:instrText>
      </w:r>
      <w:r>
        <w:fldChar w:fldCharType="separate"/>
      </w:r>
      <w:r w:rsidRPr="0043394E">
        <w:rPr>
          <w:rFonts w:ascii="Calibri" w:hAnsi="Calibri" w:cs="Calibri"/>
          <w:szCs w:val="24"/>
          <w:lang w:val="en-US"/>
        </w:rPr>
        <w:t>Fu i Huang, „A survey of traffic sign recognition”.</w:t>
      </w:r>
      <w:r>
        <w:fldChar w:fldCharType="end"/>
      </w:r>
    </w:p>
  </w:footnote>
  <w:footnote w:id="3">
    <w:p w14:paraId="38550BB8" w14:textId="6D8A491D" w:rsidR="00DF53D3" w:rsidRPr="00DF53D3" w:rsidRDefault="00DF53D3">
      <w:pPr>
        <w:pStyle w:val="FootnoteText"/>
        <w:rPr>
          <w:lang w:val="en-US"/>
        </w:rPr>
      </w:pPr>
      <w:r w:rsidRPr="00B702EB">
        <w:rPr>
          <w:rStyle w:val="FootnoteReference"/>
        </w:rPr>
        <w:footnoteRef/>
      </w:r>
      <w:r w:rsidRPr="00DF53D3">
        <w:rPr>
          <w:lang w:val="en-US"/>
        </w:rPr>
        <w:t xml:space="preserve"> </w:t>
      </w:r>
      <w:r>
        <w:fldChar w:fldCharType="begin"/>
      </w:r>
      <w:r w:rsidRPr="00DF53D3">
        <w:rPr>
          <w:lang w:val="en-US"/>
        </w:rPr>
        <w:instrText xml:space="preserve"> ADDIN ZOTERO_ITEM CSL_CITATION {"citationID":"EGXLHV52","properties":{"formattedCitation":"Zaklouta i Stanciulescu, \\uc0\\u8222{}Real-Time Traffic Sign Recognition in Three Stages\\uc0\\u8221{}.","plainCitation":"Zaklouta i Stanciulescu, „Real-Time Traffic Sign Recognition in Three Stages”.","noteIndex":3},"citationItems":[{"id":85,"uris":["http://zotero.org/users/7955442/items/VVBY8B56"],"uri":["http://zotero.org/users/7955442/items/VVBY8B56"],"itemData":{"id":85,"type":"article-journal","abstract":"Traffic Sign Recognition (TSR) is an important component of Advanced Driver Assistance Systems (ADAS). The traffic signs enhance traffic safety by informing the driver of speed limits or possible dangers such as icy roads, imminent road works or pedestrian crossings. We present a three-stage real-time Traffic Sign Recognition system in this paper, consisting of a segmentation, a detection and a classification phase. We combine the color enhancement with an adaptive threshold to extract red regions in the image. The detection is performed using an efficient linear Support Vector Machine (SVM) with Histogram of Oriented Gradients (HOG) features. The tree classifiers, K-d tree and Random Forest, identify the content of the traffic signs found. A spatial weighting approach is proposed to improve the performance of the K-d tree. The Random Forest and Fisher’s Criterion are used to reduce the feature space and accelerate the classification. We show that only a subset of about one third of the features is sufficient to attain a high classification accuracy on the German Traffic Sign Recognition Benchmark (GTSRB).","collection-title":"New Boundaries of Robotics","container-title":"Robotics and Autonomous Systems","DOI":"10.1016/j.robot.2012.07.019","ISSN":"0921-8890","issue":"1","journalAbbreviation":"Robotics and Autonomous Systems","language":"en","page":"16-24","source":"ScienceDirect","title":"Real-time traffic sign recognition in three stages","volume":"62","author":[{"family":"Zaklouta","given":"Fatin"},{"family":"Stanciulescu","given":"Bogdan"}],"issued":{"date-parts":[["2014",1,1]]}}}],"schema":"https://github.com/citation-style-language/schema/raw/master/csl-citation.json"} </w:instrText>
      </w:r>
      <w:r>
        <w:fldChar w:fldCharType="separate"/>
      </w:r>
      <w:r w:rsidRPr="00DF53D3">
        <w:rPr>
          <w:rFonts w:ascii="Calibri" w:hAnsi="Calibri" w:cs="Calibri"/>
          <w:szCs w:val="24"/>
          <w:lang w:val="en-US"/>
        </w:rPr>
        <w:t>Zaklouta i Stanciulescu, „Real-Time Traffic Sign Recognition in Three Stages”.</w:t>
      </w:r>
      <w:r>
        <w:fldChar w:fldCharType="end"/>
      </w:r>
    </w:p>
  </w:footnote>
  <w:footnote w:id="4">
    <w:p w14:paraId="170719F3" w14:textId="52C270DE" w:rsidR="00DF53D3" w:rsidRPr="00DF53D3" w:rsidRDefault="00DF53D3">
      <w:pPr>
        <w:pStyle w:val="FootnoteText"/>
        <w:rPr>
          <w:lang w:val="en-US"/>
        </w:rPr>
      </w:pPr>
      <w:r w:rsidRPr="00B702EB">
        <w:rPr>
          <w:rStyle w:val="FootnoteReference"/>
        </w:rPr>
        <w:footnoteRef/>
      </w:r>
      <w:r w:rsidRPr="00DF53D3">
        <w:rPr>
          <w:lang w:val="en-US"/>
        </w:rPr>
        <w:t xml:space="preserve"> </w:t>
      </w:r>
      <w:r>
        <w:fldChar w:fldCharType="begin"/>
      </w:r>
      <w:r w:rsidRPr="00DF53D3">
        <w:rPr>
          <w:lang w:val="en-US"/>
        </w:rPr>
        <w:instrText xml:space="preserve"> ADDIN ZOTERO_ITEM CSL_CITATION {"citationID":"5bQSiSu2","properties":{"formattedCitation":"Sat\\uc0\\u305{}lm\\uc0\\u305{}\\uc0\\u351{} i in., \\uc0\\u8222{}CNN Based Traffic Sign Recognition for Mini Autonomous Vehicles\\uc0\\u8221{}.","plainCitation":"Satılmış i in., „CNN Based Traffic Sign Recognition for Mini Autonomous Vehicles”.","noteIndex":4},"citationItems":[{"id":87,"uris":["http://zotero.org/users/7955442/items/SRKLBM2L"],"uri":["http://zotero.org/users/7955442/items/SRKLBM2L"],"itemData":{"id":87,"type":"paper-conference","abstract":"Advanced driving assistance systems (ADAS) could perform basic object detection and classification to alert drivers for road conditions, vehicle speed regulation, and etc. With the advances in the new hardware and software platforms, deep learning has been used in ADAS technologies. Traffic signs are an important part of road infrastructure. So, it is very important task to detect and classify traffic signs for autonomous vehicles. In this paper, we firstly create a traffic sign dataset from ZED stereo camera mounted on the top of Racecar mini autonomous vehicle and we use Tiny-YOLO real-time object detection and classification system to detect and classify traffic signs. Then, we test the model on our dataset in terms of accuracy, loss, precision and intersection over union performance metrics.","collection-title":"Advances in Intelligent Systems and Computing","container-title":"Information Systems Architecture and Technology: Proceedings of 39th International Conference on Information Systems Architecture and Technology – ISAT 2018","DOI":"10.1007/978-3-319-99996-8_8","event-place":"Cham","ISBN":"978-3-319-99996-8","language":"en","page":"85-94","publisher":"Springer International Publishing","publisher-place":"Cham","source":"Springer Link","title":"CNN Based Traffic Sign Recognition for Mini Autonomous Vehicles","author":[{"family":"Satılmış","given":"Yusuf"},{"family":"Tufan","given":"Furkan"},{"family":"Şara","given":"Muhammed"},{"family":"Karslı","given":"Münir"},{"family":"Eken","given":"Süleyman"},{"family":"Sayar","given":"Ahmet"}],"editor":[{"family":"Świątek","given":"Jerzy"},{"family":"Borzemski","given":"Leszek"},{"family":"Wilimowska","given":"Zofia"}],"issued":{"date-parts":[["2019"]]}}}],"schema":"https://github.com/citation-style-language/schema/raw/master/csl-citation.json"} </w:instrText>
      </w:r>
      <w:r>
        <w:fldChar w:fldCharType="separate"/>
      </w:r>
      <w:r w:rsidRPr="00DF53D3">
        <w:rPr>
          <w:rFonts w:ascii="Calibri" w:hAnsi="Calibri" w:cs="Calibri"/>
          <w:szCs w:val="24"/>
          <w:lang w:val="en-US"/>
        </w:rPr>
        <w:t>Satılmış i in., „CNN Based Traffic Sign Recognition for Mini Autonomous Vehicles”.</w:t>
      </w:r>
      <w:r>
        <w:fldChar w:fldCharType="end"/>
      </w:r>
    </w:p>
  </w:footnote>
  <w:footnote w:id="5">
    <w:p w14:paraId="0E1A5324" w14:textId="44A6B1CB" w:rsidR="00DF53D3" w:rsidRPr="00DF53D3" w:rsidRDefault="00DF53D3">
      <w:pPr>
        <w:pStyle w:val="FootnoteText"/>
        <w:rPr>
          <w:lang w:val="en-US"/>
        </w:rPr>
      </w:pPr>
      <w:r w:rsidRPr="00B702EB">
        <w:rPr>
          <w:rStyle w:val="FootnoteReference"/>
        </w:rPr>
        <w:footnoteRef/>
      </w:r>
      <w:r w:rsidRPr="00DF53D3">
        <w:rPr>
          <w:lang w:val="en-US"/>
        </w:rPr>
        <w:t xml:space="preserve"> </w:t>
      </w:r>
      <w:r>
        <w:fldChar w:fldCharType="begin"/>
      </w:r>
      <w:r w:rsidRPr="00DF53D3">
        <w:rPr>
          <w:lang w:val="en-US"/>
        </w:rPr>
        <w:instrText xml:space="preserve"> ADDIN ZOTERO_ITEM CSL_CITATION {"citationID":"IGcHH23b","properties":{"formattedCitation":"Zang i in., \\uc0\\u8222{}Deep Learning\\uc0\\u8211{}Based Traffic Sign Recognition for Unmanned Autonomous Vehicles\\uc0\\u8221{}.","plainCitation":"Zang i in., „Deep Learning–Based Traffic Sign Recognition for Unmanned Autonomous Vehicles”.","noteIndex":5},"citationItems":[{"id":88,"uris":["http://zotero.org/users/7955442/items/YIUSHXLN"],"uri":["http://zotero.org/users/7955442/items/YIUSHXLN"],"itemData":{"id":88,"type":"article-journal","abstract":"Being one of the key techniques for unmanned autonomous vehicle, traffic sign recognition is applied to assist autopilot. Colors are very important clues to identify traffic signs; however, color-based methods suffer performance degradation in the case of light variation. Convolutional neural network, as one of the deep learning methods, is able to hierarchically learn high-level features from the raw input. It has been proved that convolutional neural network–based approaches outperform the color-based ones. At present, inputs of convolutional neural networks are processed either as gray images or as three independent color channels; the learned color features are still not enough to represent traffic signs. Apart from colors, temporal constraint is also crucial to recognize video-based traffic signs. The characteristics of traffic signs in the time domain require further exploration. Quaternion numbers are able to encode multi-dimensional information, and they have been employed to describe color images. In this article, we are inspired to present a quaternion convolutional neural network–based approach to recognize traffic signs by fusing spatial and temporal features in a single framework. Experimental results illustrate that the proposed method can yield correct recognition results and obtain better performance when compared with the state-of-the-art work.","container-title":"Proceedings of the Institution of Mechanical Engineers, Part I: Journal of Systems and Control Engineering","DOI":"10.1177/0959651818758865","ISSN":"0959-6518","issue":"5","journalAbbreviation":"Proceedings of the Institution of Mechanical Engineers, Part I: Journal of Systems and Control Engineering","language":"en","note":"publisher: IMECHE","page":"497-505","source":"SAGE Journals","title":"Deep learning–based traffic sign recognition for unmanned autonomous vehicles","volume":"232","author":[{"family":"Zang","given":"Di"},{"family":"Wei","given":"Zhihua"},{"family":"Bao","given":"Maomao"},{"family":"Cheng","given":"Jiujun"},{"family":"Zhang","given":"Dongdong"},{"family":"Tang","given":"Keshuang"},{"family":"Li","given":"Xin"}],"issued":{"date-parts":[["2018",5,1]]}}}],"schema":"https://github.com/citation-style-language/schema/raw/master/csl-citation.json"} </w:instrText>
      </w:r>
      <w:r>
        <w:fldChar w:fldCharType="separate"/>
      </w:r>
      <w:r w:rsidRPr="00DF53D3">
        <w:rPr>
          <w:rFonts w:ascii="Calibri" w:hAnsi="Calibri" w:cs="Calibri"/>
          <w:szCs w:val="24"/>
          <w:lang w:val="en-US"/>
        </w:rPr>
        <w:t>Zang i in., „Deep Learning–Based Traffic Sign Recognition for Unmanned Autonomous Vehicles”.</w:t>
      </w:r>
      <w:r>
        <w:fldChar w:fldCharType="end"/>
      </w:r>
    </w:p>
  </w:footnote>
  <w:footnote w:id="6">
    <w:p w14:paraId="2D63DB4A" w14:textId="7F6D2F08" w:rsidR="0064602D" w:rsidRPr="0064602D" w:rsidRDefault="0064602D">
      <w:pPr>
        <w:pStyle w:val="FootnoteText"/>
        <w:rPr>
          <w:lang w:val="en-US"/>
        </w:rPr>
      </w:pPr>
      <w:r w:rsidRPr="00B702EB">
        <w:rPr>
          <w:rStyle w:val="FootnoteReference"/>
        </w:rPr>
        <w:footnoteRef/>
      </w:r>
      <w:r w:rsidRPr="0064602D">
        <w:rPr>
          <w:lang w:val="en-US"/>
        </w:rPr>
        <w:t xml:space="preserve"> </w:t>
      </w:r>
      <w:r>
        <w:fldChar w:fldCharType="begin"/>
      </w:r>
      <w:r w:rsidRPr="0064602D">
        <w:rPr>
          <w:lang w:val="en-US"/>
        </w:rPr>
        <w:instrText xml:space="preserve"> ADDIN ZOTERO_ITEM CSL_CITATION {"citationID":"tTFjrHsf","properties":{"formattedCitation":"Wahyono i in., \\uc0\\u8222{}Traffic sign recognition system for autonomous vehicle using cascade SVM classifier\\uc0\\u8221{}.","plainCitation":"Wahyono i in., „Traffic sign recognition system for autonomous vehicle using cascade SVM classifier”.","noteIndex":6},"citationItems":[{"id":89,"uris":["http://zotero.org/users/7955442/items/YAUM5UQ9"],"uri":["http://zotero.org/users/7955442/items/YAUM5UQ9"],"itemData":{"id":89,"type":"paper-conference","abstract":"In past two decades, developing a system that can navigate vehicle autonomously becomes more interesting problem. The vehicle is equipped by sensors, such as radar, laser, GPS, and camera for sensing the surrounding. Among them, utilization of camera with computer vision technique is the most adopted method for constructing such a system. It is because camera provides a lot of information and is low-cost device rather than other sensors. Traffic road sign, as one of the important information from camera, carries a lot of useful information that are required for navigating. Thus, in this work, traffic sign detection and recognition is addressed. First, the input image is converted into normalize red and blue color space, as traffic sign usually appear with red and blue color. Second, maximally extremal stable region is then performed for extracting candidate region. Using heuristic rule of geometry properties, the false region will be excluded. Third, histogram of oriented gradient method is applied in order to extract feature from candidate region. Lastly, cascade support vector machine classifier is then processed to classify region belong to certain class of traffic sign. The extensive experiment would be carried out over German traffic sign recognition database and video. The experimental results demonstrate the effectiveness of our systems.","container-title":"IECON 2014 - 40th Annual Conference of the IEEE Industrial Electronics Society","DOI":"10.1109/IECON.2014.7049114","event":"IECON 2014 - 40th Annual Conference of the IEEE Industrial Electronics Society","note":"ISSN: 1553-572X","page":"4081-4086","source":"IEEE Xplore","title":"Traffic sign recognition system for autonomous vehicle using cascade SVM classifier","author":[{"literal":"Wahyono"},{"family":"Kurnianggoro","given":"Laksono"},{"family":"Hariyono","given":"Joko"},{"family":"Jo","given":"Kang-Hyun"}],"issued":{"date-parts":[["2014",10]]}}}],"schema":"https://github.com/citation-style-language/schema/raw/master/csl-citation.json"} </w:instrText>
      </w:r>
      <w:r>
        <w:fldChar w:fldCharType="separate"/>
      </w:r>
      <w:r w:rsidRPr="0064602D">
        <w:rPr>
          <w:rFonts w:ascii="Calibri" w:hAnsi="Calibri" w:cs="Calibri"/>
          <w:szCs w:val="24"/>
          <w:lang w:val="en-US"/>
        </w:rPr>
        <w:t>Wahyono i in., „Traffic sign recognition system for autonomous vehicle using cascade SVM classifier”.</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200A"/>
    <w:rsid w:val="00054098"/>
    <w:rsid w:val="00094621"/>
    <w:rsid w:val="000A1B43"/>
    <w:rsid w:val="00292B19"/>
    <w:rsid w:val="0043394E"/>
    <w:rsid w:val="0064602D"/>
    <w:rsid w:val="0065021A"/>
    <w:rsid w:val="006B200A"/>
    <w:rsid w:val="006D6A2E"/>
    <w:rsid w:val="00721657"/>
    <w:rsid w:val="00840FF2"/>
    <w:rsid w:val="00906996"/>
    <w:rsid w:val="00B702EB"/>
    <w:rsid w:val="00C54446"/>
    <w:rsid w:val="00DA1FFA"/>
    <w:rsid w:val="00DA31F2"/>
    <w:rsid w:val="00DF53D3"/>
    <w:rsid w:val="00E61DCB"/>
    <w:rsid w:val="00E77FB9"/>
    <w:rsid w:val="00ED7F71"/>
    <w:rsid w:val="00EF7BE1"/>
    <w:rsid w:val="00F3514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B235C"/>
  <w15:chartTrackingRefBased/>
  <w15:docId w15:val="{72DD0FB0-F50F-4269-B3B0-E598D838C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61D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1DCB"/>
    <w:rPr>
      <w:sz w:val="20"/>
      <w:szCs w:val="20"/>
    </w:rPr>
  </w:style>
  <w:style w:type="character" w:styleId="FootnoteReference">
    <w:name w:val="footnote reference"/>
    <w:basedOn w:val="DefaultParagraphFont"/>
    <w:uiPriority w:val="99"/>
    <w:semiHidden/>
    <w:unhideWhenUsed/>
    <w:rsid w:val="00E61DCB"/>
    <w:rPr>
      <w:vertAlign w:val="superscript"/>
    </w:rPr>
  </w:style>
  <w:style w:type="character" w:styleId="Hyperlink">
    <w:name w:val="Hyperlink"/>
    <w:basedOn w:val="DefaultParagraphFont"/>
    <w:uiPriority w:val="99"/>
    <w:unhideWhenUsed/>
    <w:rsid w:val="00EF7BE1"/>
    <w:rPr>
      <w:color w:val="0000FF" w:themeColor="hyperlink"/>
      <w:u w:val="single"/>
    </w:rPr>
  </w:style>
  <w:style w:type="character" w:styleId="UnresolvedMention">
    <w:name w:val="Unresolved Mention"/>
    <w:basedOn w:val="DefaultParagraphFont"/>
    <w:uiPriority w:val="99"/>
    <w:semiHidden/>
    <w:unhideWhenUsed/>
    <w:rsid w:val="00EF7BE1"/>
    <w:rPr>
      <w:color w:val="605E5C"/>
      <w:shd w:val="clear" w:color="auto" w:fill="E1DFDD"/>
    </w:rPr>
  </w:style>
  <w:style w:type="paragraph" w:styleId="Bibliography">
    <w:name w:val="Bibliography"/>
    <w:basedOn w:val="Normal"/>
    <w:next w:val="Normal"/>
    <w:uiPriority w:val="37"/>
    <w:unhideWhenUsed/>
    <w:rsid w:val="00EF7BE1"/>
  </w:style>
  <w:style w:type="character" w:styleId="EndnoteReference">
    <w:name w:val="endnote reference"/>
    <w:basedOn w:val="DefaultParagraphFont"/>
    <w:uiPriority w:val="99"/>
    <w:semiHidden/>
    <w:unhideWhenUsed/>
    <w:rsid w:val="006D6A2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ggle.com/datasets/meowmeowmeowmeowmeow/gtsrb-german-traffic-sign" TargetMode="External"/><Relationship Id="rId3" Type="http://schemas.openxmlformats.org/officeDocument/2006/relationships/webSettings" Target="webSettings.xml"/><Relationship Id="rId7" Type="http://schemas.openxmlformats.org/officeDocument/2006/relationships/hyperlink" Target="https://www.kaggle.com/datasets/andrewmvd/road-sign-detection"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nlpr.ia.ac.cn/pal/trafficdata/recognition.html"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TotalTime>
  <Pages>2</Pages>
  <Words>462</Words>
  <Characters>2778</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Kuś</dc:creator>
  <cp:keywords/>
  <dc:description/>
  <cp:lastModifiedBy>Marek Kuś</cp:lastModifiedBy>
  <cp:revision>6</cp:revision>
  <dcterms:created xsi:type="dcterms:W3CDTF">2022-07-04T20:41:00Z</dcterms:created>
  <dcterms:modified xsi:type="dcterms:W3CDTF">2022-07-18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qpIvzzf"/&gt;&lt;style id="http://www.zotero.org/styles/chicago-note-bibliography" locale="pl-PL" hasBibliography="1" bibliographyStyleHasBeenSet="1"/&gt;&lt;prefs&gt;&lt;pref name="fieldType" value="Field"/&gt;&lt;p</vt:lpwstr>
  </property>
  <property fmtid="{D5CDD505-2E9C-101B-9397-08002B2CF9AE}" pid="3" name="ZOTERO_PREF_2">
    <vt:lpwstr>ref name="noteType" value="1"/&gt;&lt;/prefs&gt;&lt;/data&gt;</vt:lpwstr>
  </property>
</Properties>
</file>